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77777777" w:rsidR="002029D2" w:rsidRDefault="002029D2" w:rsidP="00323C08">
      <w:pPr>
        <w:pStyle w:val="Title"/>
        <w:spacing w:line="240" w:lineRule="auto"/>
      </w:pPr>
      <w:bookmarkStart w:id="0" w:name="materials-and-methods"/>
      <w:r>
        <w:t>Supplementary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323C08">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proofErr w:type="spellStart"/>
            <w:r w:rsidRPr="00537B9C">
              <w:rPr>
                <w:sz w:val="22"/>
              </w:rPr>
              <w:t>Hengl</w:t>
            </w:r>
            <w:proofErr w:type="spellEnd"/>
            <w:r w:rsidRPr="00537B9C">
              <w:rPr>
                <w:sz w:val="22"/>
              </w:rPr>
              <w:t xml:space="preserve">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D46CCB">
        <w:rPr>
          <w:rFonts w:hAnsi="Times New Roman" w:cs="Times New Roman"/>
        </w:rPr>
        <w:t>ANOVA</w:t>
      </w:r>
      <w:r w:rsidR="007721A7">
        <w:rPr>
          <w:rFonts w:hAnsi="Times New Roman" w:cs="Times New Roman"/>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1.</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2EAC22A0" w14:textId="62A098B6" w:rsidR="00480550" w:rsidRDefault="00480550" w:rsidP="00C76978">
      <w:pPr>
        <w:pStyle w:val="BodyText"/>
        <w:spacing w:before="0" w:after="0"/>
      </w:pPr>
      <w:r w:rsidRPr="00480550">
        <w:rPr>
          <w:b/>
          <w:bCs/>
        </w:rPr>
        <w:lastRenderedPageBreak/>
        <w:t>Table S3:</w:t>
      </w:r>
      <w:r>
        <w:t xml:space="preserve"> </w:t>
      </w:r>
      <w:r w:rsidR="00C745C9">
        <w:t>Values</w:t>
      </w:r>
      <w:r w:rsidR="00E30C81">
        <w:t xml:space="preserve"> and significances</w:t>
      </w:r>
      <w:r w:rsidR="00E30C81">
        <w:rPr>
          <w:vertAlign w:val="superscript"/>
        </w:rPr>
        <w:t>1</w:t>
      </w:r>
      <w:r w:rsidR="00E30C81">
        <w:t xml:space="preserve"> of</w:t>
      </w:r>
      <w:r w:rsidR="00E30C81" w:rsidRPr="00FE718A">
        <w:t xml:space="preserve"> </w:t>
      </w:r>
      <w:r w:rsidR="00E30C81">
        <w:t>coefficients</w:t>
      </w:r>
      <w:r w:rsidR="00E30C81" w:rsidRPr="00FE718A">
        <w:t xml:space="preserve"> </w:t>
      </w:r>
      <w:r w:rsidR="00E30C81">
        <w:t>from</w:t>
      </w:r>
      <w:r w:rsidR="00E30C81" w:rsidRPr="00FE718A">
        <w:t xml:space="preserve"> </w:t>
      </w:r>
      <w:r w:rsidR="00E30C81">
        <w:t>multivariate</w:t>
      </w:r>
      <w:r w:rsidR="00E30C81" w:rsidRPr="00FE718A">
        <w:t xml:space="preserve"> regressions</w:t>
      </w:r>
      <w:r w:rsidR="00C745C9">
        <w:t xml:space="preserve"> o</w:t>
      </w:r>
      <w:r w:rsidR="00C745C9" w:rsidRPr="00FE718A">
        <w:t xml:space="preserve">f vascular plant species richness </w:t>
      </w:r>
      <w:r w:rsidR="0001515F">
        <w:t>(excluding species richness hotspots)</w:t>
      </w:r>
      <w:r w:rsidR="0001515F" w:rsidRPr="00FE718A">
        <w:t xml:space="preserve"> </w:t>
      </w:r>
      <w:r w:rsidR="00C745C9" w:rsidRPr="00FE718A">
        <w:t>against different axes of environmental heterogeneity</w:t>
      </w:r>
      <w:r w:rsidR="00C745C9">
        <w:rPr>
          <w:vertAlign w:val="superscript"/>
        </w:rPr>
        <w:t>2</w:t>
      </w:r>
      <w:r w:rsidR="00C745C9" w:rsidRPr="00FE718A">
        <w:t xml:space="preserve"> </w:t>
      </w:r>
      <w:r w:rsidR="00C745C9">
        <w:t>(log</w:t>
      </w:r>
      <w:r w:rsidR="00C745C9" w:rsidRPr="00EB2BE1">
        <w:rPr>
          <w:vertAlign w:val="subscript"/>
        </w:rPr>
        <w:t>10</w:t>
      </w:r>
      <w:r w:rsidR="00C745C9">
        <w:t>-</w:t>
      </w:r>
      <w:r w:rsidR="00C745C9" w:rsidRPr="00881AE1">
        <w:t>transformed</w:t>
      </w:r>
      <w:r w:rsidR="00881AE1">
        <w:t xml:space="preserve"> and </w:t>
      </w:r>
      <w:r w:rsidR="00C745C9" w:rsidRPr="00881AE1">
        <w:t>re</w:t>
      </w:r>
      <w:r w:rsidR="00C745C9">
        <w:t xml:space="preserve">-scaled), </w:t>
      </w:r>
      <w:r w:rsidR="0001515F" w:rsidRPr="00FE718A">
        <w:t xml:space="preserve">across the GCFR and SWAFR at </w:t>
      </w:r>
      <w:r w:rsidR="0001515F">
        <w:t>the</w:t>
      </w:r>
      <w:r w:rsidR="0001515F" w:rsidRPr="00FE718A">
        <w:t xml:space="preserve"> (a) </w:t>
      </w:r>
      <w:r w:rsidR="0001515F">
        <w:t>Q</w:t>
      </w:r>
      <w:r w:rsidR="0001515F" w:rsidRPr="00FE718A">
        <w:t>DS-</w:t>
      </w:r>
      <w:r w:rsidR="0001515F">
        <w:t xml:space="preserve">, </w:t>
      </w:r>
      <w:r w:rsidR="0001515F" w:rsidRPr="00FE718A">
        <w:t xml:space="preserve">(b) </w:t>
      </w:r>
      <w:r w:rsidR="0001515F">
        <w:t>H</w:t>
      </w:r>
      <w:r w:rsidR="0001515F" w:rsidRPr="00FE718A">
        <w:t>DS-</w:t>
      </w:r>
      <w:r w:rsidR="0001515F">
        <w:t xml:space="preserve"> and (c) DS-</w:t>
      </w:r>
      <w:r w:rsidR="0001515F" w:rsidRPr="00FE718A">
        <w:t>scale</w:t>
      </w:r>
      <w:r w:rsidR="0001515F">
        <w:t>s. [</w:t>
      </w:r>
      <w:r w:rsidR="00C745C9">
        <w:t>a</w:t>
      </w:r>
      <w:r w:rsidR="00587C11">
        <w:t xml:space="preserve">s for </w:t>
      </w:r>
      <w:r w:rsidR="00E30C81">
        <w:t xml:space="preserve">Figure </w:t>
      </w:r>
      <w:r w:rsidR="00E30C81" w:rsidRPr="00E30C81">
        <w:rPr>
          <w:highlight w:val="red"/>
        </w:rPr>
        <w:t>4</w:t>
      </w:r>
      <w:r w:rsidR="0001515F">
        <w:t>]</w:t>
      </w:r>
      <w:r w:rsidR="00587C11">
        <w:t xml:space="preserve"> </w:t>
      </w:r>
      <w:r w:rsidR="00E30C81">
        <w:rPr>
          <w:rFonts w:hAnsi="Times New Roman" w:cs="Times New Roman"/>
        </w:rPr>
        <w:t>[</w:t>
      </w:r>
      <w:r w:rsidR="00E30C81" w:rsidRPr="00E30C81">
        <w:rPr>
          <w:rFonts w:hAnsi="Times New Roman" w:cs="Times New Roman"/>
          <w:highlight w:val="yellow"/>
        </w:rPr>
        <w:t>…</w:t>
      </w:r>
      <w:r w:rsidR="00E30C81">
        <w:rPr>
          <w:rFonts w:hAnsi="Times New Roman" w:cs="Times New Roman"/>
        </w:rPr>
        <w:t>]</w:t>
      </w:r>
      <w:r w:rsidR="00C76978">
        <w:rPr>
          <w:rFonts w:hAnsi="Times New Roman" w:cs="Times New Roman"/>
        </w:rPr>
        <w:t xml:space="preserve"> Abbreviations follow that in Table</w:t>
      </w:r>
      <w:r w:rsidR="00AC2C9B">
        <w:rPr>
          <w:rFonts w:hAnsi="Times New Roman" w:cs="Times New Roman"/>
        </w:rPr>
        <w:t>s</w:t>
      </w:r>
      <w:r w:rsidR="00C76978">
        <w:rPr>
          <w:rFonts w:hAnsi="Times New Roman" w:cs="Times New Roman"/>
        </w:rPr>
        <w:t xml:space="preserve"> S1</w:t>
      </w:r>
      <w:r w:rsidR="00AC2C9B">
        <w:rPr>
          <w:rFonts w:hAnsi="Times New Roman" w:cs="Times New Roman"/>
        </w:rPr>
        <w:t xml:space="preserve"> and S2</w:t>
      </w:r>
      <w:r w:rsidR="00C76978">
        <w:rPr>
          <w:rFonts w:hAnsi="Times New Roman" w:cs="Times New Roman"/>
        </w:rPr>
        <w:t>.</w:t>
      </w:r>
    </w:p>
    <w:tbl>
      <w:tblPr>
        <w:tblW w:w="5721" w:type="dxa"/>
        <w:tblLayout w:type="fixed"/>
        <w:tblCellMar>
          <w:left w:w="0" w:type="dxa"/>
          <w:right w:w="0" w:type="dxa"/>
        </w:tblCellMar>
        <w:tblLook w:val="04A0" w:firstRow="1" w:lastRow="0" w:firstColumn="1" w:lastColumn="0" w:noHBand="0" w:noVBand="1"/>
      </w:tblPr>
      <w:tblGrid>
        <w:gridCol w:w="954"/>
        <w:gridCol w:w="2408"/>
        <w:gridCol w:w="899"/>
        <w:gridCol w:w="878"/>
        <w:gridCol w:w="142"/>
        <w:gridCol w:w="440"/>
      </w:tblGrid>
      <w:tr w:rsidR="0001515F" w:rsidRPr="008248B3" w14:paraId="1C7AB04C" w14:textId="77777777" w:rsidTr="00BB796E">
        <w:trPr>
          <w:trHeight w:val="227"/>
        </w:trPr>
        <w:tc>
          <w:tcPr>
            <w:tcW w:w="95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024F64D" w14:textId="57F73423" w:rsidR="0001515F" w:rsidRPr="008248B3" w:rsidRDefault="0001515F" w:rsidP="006113C8">
            <w:pPr>
              <w:spacing w:after="0"/>
              <w:rPr>
                <w:rFonts w:hAnsi="Times New Roman" w:cs="Times New Roman"/>
                <w:color w:val="000000"/>
                <w:sz w:val="22"/>
                <w:szCs w:val="22"/>
              </w:rPr>
            </w:pPr>
            <w:r>
              <w:rPr>
                <w:rFonts w:hAnsi="Times New Roman" w:cs="Times New Roman"/>
                <w:color w:val="000000"/>
                <w:sz w:val="22"/>
                <w:szCs w:val="22"/>
              </w:rPr>
              <w:t>R</w:t>
            </w:r>
            <w:r w:rsidRPr="008248B3">
              <w:rPr>
                <w:rFonts w:hAnsi="Times New Roman" w:cs="Times New Roman"/>
                <w:color w:val="000000"/>
                <w:sz w:val="22"/>
                <w:szCs w:val="22"/>
              </w:rPr>
              <w:t>esponse</w:t>
            </w:r>
          </w:p>
        </w:tc>
        <w:tc>
          <w:tcPr>
            <w:tcW w:w="240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509B41A" w14:textId="77777777" w:rsidR="0001515F" w:rsidRPr="008248B3" w:rsidRDefault="0001515F" w:rsidP="006113C8">
            <w:pPr>
              <w:spacing w:after="0"/>
              <w:rPr>
                <w:rFonts w:hAnsi="Times New Roman" w:cs="Times New Roman"/>
                <w:color w:val="000000"/>
                <w:sz w:val="22"/>
                <w:szCs w:val="22"/>
              </w:rPr>
            </w:pPr>
            <w:r w:rsidRPr="008248B3">
              <w:rPr>
                <w:rFonts w:hAnsi="Times New Roman" w:cs="Times New Roman"/>
                <w:color w:val="000000"/>
                <w:sz w:val="22"/>
                <w:szCs w:val="22"/>
              </w:rPr>
              <w:t>Term</w:t>
            </w:r>
          </w:p>
        </w:tc>
        <w:tc>
          <w:tcPr>
            <w:tcW w:w="2359" w:type="dxa"/>
            <w:gridSpan w:val="4"/>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BFF4EB1" w14:textId="7CF62BAF" w:rsidR="0001515F" w:rsidRPr="008248B3" w:rsidRDefault="0001515F" w:rsidP="006113C8">
            <w:pPr>
              <w:spacing w:after="0"/>
              <w:jc w:val="center"/>
              <w:rPr>
                <w:rFonts w:hAnsi="Times New Roman" w:cs="Times New Roman"/>
                <w:i/>
                <w:iCs/>
                <w:color w:val="000000"/>
                <w:sz w:val="22"/>
                <w:szCs w:val="22"/>
              </w:rPr>
            </w:pPr>
            <w:r>
              <w:rPr>
                <w:rFonts w:hAnsi="Times New Roman" w:cs="Times New Roman"/>
                <w:color w:val="000000"/>
                <w:sz w:val="22"/>
                <w:szCs w:val="22"/>
              </w:rPr>
              <w:t>Effect</w:t>
            </w:r>
          </w:p>
        </w:tc>
      </w:tr>
      <w:tr w:rsidR="008248B3" w:rsidRPr="008248B3" w14:paraId="4A5C3828"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ABD3317" w14:textId="6045ADEE"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5DD166"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536F9F0" w14:textId="48F3315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42.6</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69D5B6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11D464D8"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DC930A7" w14:textId="6F6507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F00775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EE326E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B594E7A"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Elevation</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C248C3E" w14:textId="2E552B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6.6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EA3141"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131498F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870808D" w14:textId="1C2D5B4F"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D5B94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EE2CF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3F4DE7"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9C78D9" w14:textId="64766D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AA2C1D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4D6CC8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F2488B" w14:textId="183C856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931FE09"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731251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368E249"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9BDD8D2" w14:textId="3FD10026"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1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26187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5E03F15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585CDB8" w14:textId="1F7170E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56F58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DEB72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C8984BE"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B64211" w14:textId="6F2028F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4.3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9CB21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46D4D2D"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D479F2" w14:textId="584E06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67D37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D163A3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8C47D9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512DE61" w14:textId="64C1853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FAEEA7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38</w:t>
            </w:r>
          </w:p>
        </w:tc>
        <w:tc>
          <w:tcPr>
            <w:tcW w:w="142" w:type="dxa"/>
            <w:tcBorders>
              <w:top w:val="nil"/>
              <w:left w:val="nil"/>
              <w:bottom w:val="nil"/>
              <w:right w:val="nil"/>
            </w:tcBorders>
          </w:tcPr>
          <w:p w14:paraId="39CB6055"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6499AA" w14:textId="30369A54" w:rsidR="008248B3" w:rsidRPr="008248B3" w:rsidRDefault="008248B3" w:rsidP="00323C08">
            <w:pPr>
              <w:spacing w:after="0"/>
              <w:jc w:val="right"/>
              <w:rPr>
                <w:rFonts w:hAnsi="Times New Roman" w:cs="Times New Roman"/>
                <w:color w:val="000000"/>
                <w:sz w:val="22"/>
                <w:szCs w:val="22"/>
              </w:rPr>
            </w:pPr>
          </w:p>
        </w:tc>
      </w:tr>
      <w:tr w:rsidR="008248B3" w:rsidRPr="008248B3" w14:paraId="74E2A41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6BB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DB97CD5"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FF6F568" w14:textId="347699B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0F009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599CA4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696DE7F" w14:textId="4A3B723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BA3A57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5BD42F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38BFFF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8AF8F64" w14:textId="07475F6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3.2</w:t>
            </w:r>
            <w:r w:rsidR="008B78C4">
              <w:rPr>
                <w:rFonts w:hAnsi="Times New Roman" w:cs="Times New Roman"/>
                <w:color w:val="000000"/>
                <w:sz w:val="22"/>
                <w:szCs w:val="22"/>
              </w:rPr>
              <w:t>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A5096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2</w:t>
            </w:r>
          </w:p>
        </w:tc>
        <w:tc>
          <w:tcPr>
            <w:tcW w:w="142" w:type="dxa"/>
            <w:tcBorders>
              <w:top w:val="nil"/>
              <w:left w:val="nil"/>
              <w:bottom w:val="nil"/>
              <w:right w:val="nil"/>
            </w:tcBorders>
          </w:tcPr>
          <w:p w14:paraId="71DB810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0BD5CF4" w14:textId="57F1C9E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74EBC8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01012E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3B33DF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5C9F64" w14:textId="5836250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8</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70F1A1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803</w:t>
            </w:r>
          </w:p>
        </w:tc>
        <w:tc>
          <w:tcPr>
            <w:tcW w:w="142" w:type="dxa"/>
            <w:tcBorders>
              <w:top w:val="nil"/>
              <w:left w:val="nil"/>
              <w:bottom w:val="nil"/>
              <w:right w:val="nil"/>
            </w:tcBorders>
          </w:tcPr>
          <w:p w14:paraId="32B04F0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68DF63" w14:textId="0CF1C8C8" w:rsidR="008248B3" w:rsidRPr="008248B3" w:rsidRDefault="008248B3" w:rsidP="00323C08">
            <w:pPr>
              <w:spacing w:after="0"/>
              <w:jc w:val="right"/>
              <w:rPr>
                <w:rFonts w:hAnsi="Times New Roman" w:cs="Times New Roman"/>
                <w:color w:val="000000"/>
                <w:sz w:val="22"/>
                <w:szCs w:val="22"/>
              </w:rPr>
            </w:pPr>
          </w:p>
        </w:tc>
      </w:tr>
      <w:tr w:rsidR="008248B3" w:rsidRPr="008248B3" w14:paraId="311778B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2A409B3"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CC6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NDVI</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F263F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7.5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95A6A0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50D950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A21549" w14:textId="30D4F6D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02B0EF5"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C7E231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E1464A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NDVI</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F65F891" w14:textId="2C96B67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04</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E9B5E1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71</w:t>
            </w:r>
          </w:p>
        </w:tc>
        <w:tc>
          <w:tcPr>
            <w:tcW w:w="142" w:type="dxa"/>
            <w:tcBorders>
              <w:top w:val="nil"/>
              <w:left w:val="nil"/>
              <w:bottom w:val="single" w:sz="4" w:space="0" w:color="auto"/>
              <w:right w:val="nil"/>
            </w:tcBorders>
          </w:tcPr>
          <w:p w14:paraId="76A9775C"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759D95" w14:textId="251A227A" w:rsidR="008248B3" w:rsidRPr="008248B3" w:rsidRDefault="008248B3" w:rsidP="00323C08">
            <w:pPr>
              <w:spacing w:after="0"/>
              <w:jc w:val="right"/>
              <w:rPr>
                <w:rFonts w:hAnsi="Times New Roman" w:cs="Times New Roman"/>
                <w:color w:val="000000"/>
                <w:sz w:val="22"/>
                <w:szCs w:val="22"/>
              </w:rPr>
            </w:pPr>
          </w:p>
        </w:tc>
      </w:tr>
      <w:tr w:rsidR="008248B3" w:rsidRPr="008248B3" w14:paraId="32BD1FA5"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9A18DD9" w14:textId="07AB3B07"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b</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8248B3">
              <w:rPr>
                <w:rFonts w:hAnsi="Times New Roman" w:cs="Times New Roman"/>
                <w:iCs/>
                <w:color w:val="000000"/>
                <w:sz w:val="22"/>
                <w:szCs w:val="22"/>
                <w:vertAlign w:val="subscript"/>
              </w:rPr>
              <w:t>H</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5CB9B7D"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F190C90" w14:textId="205F107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12.4</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012972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579E277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3DD264" w14:textId="7F39632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B8F9A2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C73D1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45D0DE"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B6A8B1E" w14:textId="4C63E21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2.7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58CF92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492FD0C1"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40587D" w14:textId="695DA92B"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217C72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F190BA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EE1D952"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95AE0BA" w14:textId="4F92C38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1.4</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C2AFE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20237E6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881AEB2" w14:textId="4A6858C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BBA644E"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53FA02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F087A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902EFD" w14:textId="2B919F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57.6</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9CBE3D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52</w:t>
            </w:r>
          </w:p>
        </w:tc>
        <w:tc>
          <w:tcPr>
            <w:tcW w:w="142" w:type="dxa"/>
            <w:tcBorders>
              <w:top w:val="nil"/>
              <w:left w:val="nil"/>
              <w:bottom w:val="nil"/>
              <w:right w:val="nil"/>
            </w:tcBorders>
          </w:tcPr>
          <w:p w14:paraId="12CD711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F00345" w14:textId="793CF348"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8C85F45"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8A6D017"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89CE5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BBD73C4" w14:textId="4012961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2D4C8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71</w:t>
            </w:r>
          </w:p>
        </w:tc>
        <w:tc>
          <w:tcPr>
            <w:tcW w:w="142" w:type="dxa"/>
            <w:tcBorders>
              <w:top w:val="nil"/>
              <w:left w:val="nil"/>
              <w:bottom w:val="nil"/>
              <w:right w:val="nil"/>
            </w:tcBorders>
          </w:tcPr>
          <w:p w14:paraId="7E18A656"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6DEB4BC" w14:textId="6E779EEC" w:rsidR="008248B3" w:rsidRPr="008248B3" w:rsidRDefault="008248B3" w:rsidP="00323C08">
            <w:pPr>
              <w:spacing w:after="0"/>
              <w:jc w:val="right"/>
              <w:rPr>
                <w:rFonts w:hAnsi="Times New Roman" w:cs="Times New Roman"/>
                <w:color w:val="000000"/>
                <w:sz w:val="22"/>
                <w:szCs w:val="22"/>
              </w:rPr>
            </w:pPr>
          </w:p>
        </w:tc>
      </w:tr>
      <w:tr w:rsidR="008248B3" w:rsidRPr="008248B3" w14:paraId="11A5881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9FBC5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AC6BF49"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A518C2" w14:textId="4A363B9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5.1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44A3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19</w:t>
            </w:r>
          </w:p>
        </w:tc>
        <w:tc>
          <w:tcPr>
            <w:tcW w:w="142" w:type="dxa"/>
            <w:tcBorders>
              <w:top w:val="nil"/>
              <w:left w:val="nil"/>
              <w:bottom w:val="nil"/>
              <w:right w:val="nil"/>
            </w:tcBorders>
          </w:tcPr>
          <w:p w14:paraId="5959319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750CBC2" w14:textId="12B232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C3439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66310E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18B73D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DE89CE3" w14:textId="7B6AC5E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53.1</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0A78413"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337BF0C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5827B5C" w14:textId="4DCFAF11"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68D204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044AD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6B7541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231071" w14:textId="57BC248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8.9</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DB5B7B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44BD850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4D8E" w14:textId="34D0AE5A"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8857A3D"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F1BCF2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8E808E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8AB578B" w14:textId="4C7EFF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7</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D55E2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01</w:t>
            </w:r>
          </w:p>
        </w:tc>
        <w:tc>
          <w:tcPr>
            <w:tcW w:w="142" w:type="dxa"/>
            <w:tcBorders>
              <w:top w:val="nil"/>
              <w:left w:val="nil"/>
              <w:bottom w:val="nil"/>
              <w:right w:val="nil"/>
            </w:tcBorders>
          </w:tcPr>
          <w:p w14:paraId="331EAC60"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6899E2A" w14:textId="35A5C260" w:rsidR="008248B3" w:rsidRPr="008248B3" w:rsidRDefault="008248B3" w:rsidP="00323C08">
            <w:pPr>
              <w:spacing w:after="0"/>
              <w:jc w:val="right"/>
              <w:rPr>
                <w:rFonts w:hAnsi="Times New Roman" w:cs="Times New Roman"/>
                <w:color w:val="000000"/>
                <w:sz w:val="22"/>
                <w:szCs w:val="22"/>
              </w:rPr>
            </w:pPr>
          </w:p>
        </w:tc>
      </w:tr>
      <w:tr w:rsidR="008248B3" w:rsidRPr="008248B3" w14:paraId="402E987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3AF4CDB"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72427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0FCFD77" w14:textId="2678008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4.6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06F5EA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196B08A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B8E6111" w14:textId="3AC7AE0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1DF578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69B545C"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0002C6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1B55E17" w14:textId="07A3802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3.4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2241885" w14:textId="5239B04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31</w:t>
            </w:r>
            <w:r w:rsidR="00480550">
              <w:rPr>
                <w:rFonts w:hAnsi="Times New Roman" w:cs="Times New Roman"/>
                <w:color w:val="000000"/>
                <w:sz w:val="22"/>
                <w:szCs w:val="22"/>
              </w:rPr>
              <w:t>0</w:t>
            </w:r>
          </w:p>
        </w:tc>
        <w:tc>
          <w:tcPr>
            <w:tcW w:w="142" w:type="dxa"/>
            <w:tcBorders>
              <w:top w:val="nil"/>
              <w:left w:val="nil"/>
              <w:bottom w:val="nil"/>
              <w:right w:val="nil"/>
            </w:tcBorders>
          </w:tcPr>
          <w:p w14:paraId="7F97022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DCD8E78" w14:textId="3A378931" w:rsidR="008248B3" w:rsidRPr="008248B3" w:rsidRDefault="008248B3" w:rsidP="00323C08">
            <w:pPr>
              <w:spacing w:after="0"/>
              <w:jc w:val="right"/>
              <w:rPr>
                <w:rFonts w:hAnsi="Times New Roman" w:cs="Times New Roman"/>
                <w:color w:val="000000"/>
                <w:sz w:val="22"/>
                <w:szCs w:val="22"/>
              </w:rPr>
            </w:pPr>
          </w:p>
        </w:tc>
      </w:tr>
      <w:tr w:rsidR="008248B3" w:rsidRPr="008248B3" w14:paraId="4A5DFFF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02CB566"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E37D3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AAB6D4" w14:textId="66CAA8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69.2</w:t>
            </w:r>
            <w:r w:rsidR="008B78C4">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8D135F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35</w:t>
            </w:r>
          </w:p>
        </w:tc>
        <w:tc>
          <w:tcPr>
            <w:tcW w:w="142" w:type="dxa"/>
            <w:tcBorders>
              <w:top w:val="nil"/>
              <w:left w:val="nil"/>
              <w:bottom w:val="nil"/>
              <w:right w:val="nil"/>
            </w:tcBorders>
          </w:tcPr>
          <w:p w14:paraId="062AFAC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D0F9899" w14:textId="5F3B6F5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3726B1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330C301"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B5B9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6A9CA20" w14:textId="0AB9976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9.5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DC1D002"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3</w:t>
            </w:r>
          </w:p>
        </w:tc>
        <w:tc>
          <w:tcPr>
            <w:tcW w:w="142" w:type="dxa"/>
            <w:tcBorders>
              <w:top w:val="nil"/>
              <w:left w:val="nil"/>
              <w:bottom w:val="nil"/>
              <w:right w:val="nil"/>
            </w:tcBorders>
          </w:tcPr>
          <w:p w14:paraId="0B11356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A39B" w14:textId="39E46C0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14681FD3"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7824B63"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C92D122"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76DD9B9" w14:textId="705868C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4.0</w:t>
            </w:r>
            <w:r w:rsidR="008B78C4">
              <w:rPr>
                <w:rFonts w:hAnsi="Times New Roman" w:cs="Times New Roman"/>
                <w:color w:val="000000"/>
                <w:sz w:val="22"/>
                <w:szCs w:val="22"/>
              </w:rPr>
              <w:t>9</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207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04</w:t>
            </w:r>
          </w:p>
        </w:tc>
        <w:tc>
          <w:tcPr>
            <w:tcW w:w="142" w:type="dxa"/>
            <w:tcBorders>
              <w:top w:val="nil"/>
              <w:left w:val="nil"/>
              <w:bottom w:val="single" w:sz="4" w:space="0" w:color="auto"/>
              <w:right w:val="nil"/>
            </w:tcBorders>
          </w:tcPr>
          <w:p w14:paraId="27A5F60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2759880" w14:textId="2E3AFA6D" w:rsidR="008248B3" w:rsidRPr="008248B3" w:rsidRDefault="008248B3" w:rsidP="00323C08">
            <w:pPr>
              <w:spacing w:after="0"/>
              <w:jc w:val="right"/>
              <w:rPr>
                <w:rFonts w:hAnsi="Times New Roman" w:cs="Times New Roman"/>
                <w:color w:val="000000"/>
                <w:sz w:val="22"/>
                <w:szCs w:val="22"/>
              </w:rPr>
            </w:pPr>
          </w:p>
        </w:tc>
      </w:tr>
      <w:tr w:rsidR="008248B3" w:rsidRPr="008248B3" w14:paraId="355122D7"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DD3FF3B" w14:textId="4AD78F49"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c</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8F359AC"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AC3C9C9" w14:textId="7E8FB26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123.58</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18F7E7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3FEFAB0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8F40ADA" w14:textId="478B23F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16602F"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4B25D3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9ADAE10"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6FB7B6C" w14:textId="2D5CA328"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17.8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3D2A46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4</w:t>
            </w:r>
          </w:p>
        </w:tc>
        <w:tc>
          <w:tcPr>
            <w:tcW w:w="142" w:type="dxa"/>
            <w:tcBorders>
              <w:top w:val="nil"/>
              <w:left w:val="nil"/>
              <w:bottom w:val="nil"/>
              <w:right w:val="nil"/>
            </w:tcBorders>
          </w:tcPr>
          <w:p w14:paraId="571214B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FA0174" w14:textId="6881CFE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ACABDF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174C8E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84B86D4"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4804F1B" w14:textId="33D5D51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7.1</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469C70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97</w:t>
            </w:r>
          </w:p>
        </w:tc>
        <w:tc>
          <w:tcPr>
            <w:tcW w:w="142" w:type="dxa"/>
            <w:tcBorders>
              <w:top w:val="nil"/>
              <w:left w:val="nil"/>
              <w:bottom w:val="nil"/>
              <w:right w:val="nil"/>
            </w:tcBorders>
          </w:tcPr>
          <w:p w14:paraId="076FBA9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04DE23" w14:textId="3B8DF313"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961750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EE6204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D71B1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Soil_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DA962C1" w14:textId="0A7E8CD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5</w:t>
            </w:r>
            <w:r w:rsidR="008B78C4">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6CB3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48</w:t>
            </w:r>
          </w:p>
        </w:tc>
        <w:tc>
          <w:tcPr>
            <w:tcW w:w="142" w:type="dxa"/>
            <w:tcBorders>
              <w:top w:val="nil"/>
              <w:left w:val="nil"/>
              <w:bottom w:val="nil"/>
              <w:right w:val="nil"/>
            </w:tcBorders>
          </w:tcPr>
          <w:p w14:paraId="571D38B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FD4C34" w14:textId="6456202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3039B919"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AD37D6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E7F065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228E8C" w14:textId="12DC0F5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89.2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443D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2DFDFFCC"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10B0E8B" w14:textId="17157A3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EAC4D31"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17EBC5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60B26C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4DC42DD" w14:textId="0EFCC9F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811.3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57F28D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D30617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A4E735B" w14:textId="044B05F6"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5566C3F"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1A103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F4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C1F183E" w14:textId="450FEC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8.2</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6831D5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219</w:t>
            </w:r>
          </w:p>
        </w:tc>
        <w:tc>
          <w:tcPr>
            <w:tcW w:w="142" w:type="dxa"/>
            <w:tcBorders>
              <w:top w:val="nil"/>
              <w:left w:val="nil"/>
              <w:bottom w:val="nil"/>
              <w:right w:val="nil"/>
            </w:tcBorders>
          </w:tcPr>
          <w:p w14:paraId="39D5C604"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0A3314" w14:textId="54180DC9" w:rsidR="008248B3" w:rsidRPr="008248B3" w:rsidRDefault="008248B3" w:rsidP="00323C08">
            <w:pPr>
              <w:spacing w:after="0"/>
              <w:jc w:val="right"/>
              <w:rPr>
                <w:rFonts w:hAnsi="Times New Roman" w:cs="Times New Roman"/>
                <w:color w:val="000000"/>
                <w:sz w:val="22"/>
                <w:szCs w:val="22"/>
              </w:rPr>
            </w:pPr>
          </w:p>
        </w:tc>
      </w:tr>
      <w:tr w:rsidR="008248B3" w:rsidRPr="008248B3" w14:paraId="1BF7F6D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836887"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4DF35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C7DF50E" w14:textId="50D60B5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8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2A782E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20DE33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6B203" w14:textId="591A53CE"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DDE33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2C5FA4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1EB9D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5CCAE0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32.3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B6FA4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81</w:t>
            </w:r>
          </w:p>
        </w:tc>
        <w:tc>
          <w:tcPr>
            <w:tcW w:w="142" w:type="dxa"/>
            <w:tcBorders>
              <w:top w:val="nil"/>
              <w:left w:val="nil"/>
              <w:bottom w:val="nil"/>
              <w:right w:val="nil"/>
            </w:tcBorders>
          </w:tcPr>
          <w:p w14:paraId="12DC559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9AD6A90" w14:textId="1E99F16A"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116B18A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76190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4E6576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3B43149" w14:textId="1D3918B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55.1</w:t>
            </w:r>
            <w:r w:rsidR="00302367">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B35151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4E1047"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E7674C9" w14:textId="29CB7B83"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15B7CB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9DFC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BF977B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C73208B" w14:textId="67C4B41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4.</w:t>
            </w:r>
            <w:r w:rsidR="00302367">
              <w:rPr>
                <w:rFonts w:hAnsi="Times New Roman" w:cs="Times New Roman"/>
                <w:color w:val="000000"/>
                <w:sz w:val="22"/>
                <w:szCs w:val="22"/>
              </w:rPr>
              <w:t>9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AEB461C" w14:textId="6D6E2E4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w:t>
            </w:r>
            <w:r w:rsidR="00480550">
              <w:rPr>
                <w:rFonts w:hAnsi="Times New Roman" w:cs="Times New Roman"/>
                <w:color w:val="000000"/>
                <w:sz w:val="22"/>
                <w:szCs w:val="22"/>
              </w:rPr>
              <w:t>0</w:t>
            </w:r>
          </w:p>
        </w:tc>
        <w:tc>
          <w:tcPr>
            <w:tcW w:w="142" w:type="dxa"/>
            <w:tcBorders>
              <w:top w:val="nil"/>
              <w:left w:val="nil"/>
              <w:bottom w:val="nil"/>
              <w:right w:val="nil"/>
            </w:tcBorders>
          </w:tcPr>
          <w:p w14:paraId="2E9AB77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ED5179" w14:textId="13D35CC5" w:rsidR="008248B3" w:rsidRPr="008248B3" w:rsidRDefault="008248B3" w:rsidP="00323C08">
            <w:pPr>
              <w:spacing w:after="0"/>
              <w:jc w:val="right"/>
              <w:rPr>
                <w:rFonts w:hAnsi="Times New Roman" w:cs="Times New Roman"/>
                <w:color w:val="000000"/>
                <w:sz w:val="22"/>
                <w:szCs w:val="22"/>
              </w:rPr>
            </w:pPr>
          </w:p>
        </w:tc>
      </w:tr>
      <w:tr w:rsidR="008248B3" w:rsidRPr="008248B3" w14:paraId="39FD05C6"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DCCC962"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5677F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4450906" w14:textId="247128C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65.2</w:t>
            </w:r>
            <w:r w:rsidR="00302367">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5B7B11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24</w:t>
            </w:r>
          </w:p>
        </w:tc>
        <w:tc>
          <w:tcPr>
            <w:tcW w:w="142" w:type="dxa"/>
            <w:tcBorders>
              <w:top w:val="nil"/>
              <w:left w:val="nil"/>
              <w:bottom w:val="nil"/>
              <w:right w:val="nil"/>
            </w:tcBorders>
          </w:tcPr>
          <w:p w14:paraId="6AF8029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114E7E" w14:textId="007D88DC" w:rsidR="008248B3" w:rsidRPr="008248B3" w:rsidRDefault="008248B3" w:rsidP="00323C08">
            <w:pPr>
              <w:spacing w:after="0"/>
              <w:jc w:val="right"/>
              <w:rPr>
                <w:rFonts w:hAnsi="Times New Roman" w:cs="Times New Roman"/>
                <w:color w:val="000000"/>
                <w:sz w:val="22"/>
                <w:szCs w:val="22"/>
              </w:rPr>
            </w:pPr>
          </w:p>
        </w:tc>
      </w:tr>
      <w:tr w:rsidR="008248B3" w:rsidRPr="008248B3" w14:paraId="5BAE9C4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AD35A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935EF6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2EBBA2" w14:textId="7068357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5.3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64E7C1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9</w:t>
            </w:r>
          </w:p>
        </w:tc>
        <w:tc>
          <w:tcPr>
            <w:tcW w:w="142" w:type="dxa"/>
            <w:tcBorders>
              <w:top w:val="nil"/>
              <w:left w:val="nil"/>
              <w:bottom w:val="nil"/>
              <w:right w:val="nil"/>
            </w:tcBorders>
          </w:tcPr>
          <w:p w14:paraId="726B79F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BFBF33A" w14:textId="47891EB2" w:rsidR="008248B3" w:rsidRPr="008248B3" w:rsidRDefault="008248B3" w:rsidP="00323C08">
            <w:pPr>
              <w:spacing w:after="0"/>
              <w:jc w:val="right"/>
              <w:rPr>
                <w:rFonts w:hAnsi="Times New Roman" w:cs="Times New Roman"/>
                <w:color w:val="000000"/>
                <w:sz w:val="22"/>
                <w:szCs w:val="22"/>
              </w:rPr>
            </w:pPr>
          </w:p>
        </w:tc>
      </w:tr>
      <w:tr w:rsidR="008248B3" w:rsidRPr="008248B3" w14:paraId="799EEE35"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AD85E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FF7381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300BF8" w14:textId="47284EE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987.1</w:t>
            </w:r>
            <w:r w:rsidR="00302367">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54A88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096FA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766B0F1" w14:textId="2033CB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3D7EB1E"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1254D3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10B28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9D42E0" w14:textId="10A456E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76.4</w:t>
            </w:r>
            <w:r w:rsidR="00302367">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3616A4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bottom w:val="nil"/>
              <w:right w:val="nil"/>
            </w:tcBorders>
          </w:tcPr>
          <w:p w14:paraId="30F40D5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B36E40F" w14:textId="4B0C465C"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6A8EA2A" w14:textId="77777777" w:rsidTr="001E6442">
        <w:trPr>
          <w:trHeight w:val="227"/>
        </w:trPr>
        <w:tc>
          <w:tcPr>
            <w:tcW w:w="954" w:type="dxa"/>
            <w:tcBorders>
              <w:top w:val="nil"/>
              <w:left w:val="nil"/>
              <w:right w:val="nil"/>
            </w:tcBorders>
            <w:shd w:val="clear" w:color="auto" w:fill="auto"/>
            <w:noWrap/>
            <w:tcMar>
              <w:top w:w="15" w:type="dxa"/>
              <w:left w:w="15" w:type="dxa"/>
              <w:bottom w:w="0" w:type="dxa"/>
              <w:right w:w="15" w:type="dxa"/>
            </w:tcMar>
            <w:vAlign w:val="bottom"/>
            <w:hideMark/>
          </w:tcPr>
          <w:p w14:paraId="4D63A54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right w:val="nil"/>
            </w:tcBorders>
            <w:shd w:val="clear" w:color="auto" w:fill="auto"/>
            <w:noWrap/>
            <w:tcMar>
              <w:top w:w="15" w:type="dxa"/>
              <w:left w:w="15" w:type="dxa"/>
              <w:bottom w:w="0" w:type="dxa"/>
              <w:right w:w="15" w:type="dxa"/>
            </w:tcMar>
            <w:vAlign w:val="bottom"/>
            <w:hideMark/>
          </w:tcPr>
          <w:p w14:paraId="02C97F2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right w:val="nil"/>
            </w:tcBorders>
            <w:shd w:val="clear" w:color="auto" w:fill="auto"/>
            <w:noWrap/>
            <w:tcMar>
              <w:top w:w="15" w:type="dxa"/>
              <w:left w:w="15" w:type="dxa"/>
              <w:bottom w:w="0" w:type="dxa"/>
              <w:right w:w="15" w:type="dxa"/>
            </w:tcMar>
            <w:vAlign w:val="bottom"/>
            <w:hideMark/>
          </w:tcPr>
          <w:p w14:paraId="071F982B" w14:textId="4DDEDFC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0.22</w:t>
            </w:r>
          </w:p>
        </w:tc>
        <w:tc>
          <w:tcPr>
            <w:tcW w:w="878" w:type="dxa"/>
            <w:tcBorders>
              <w:top w:val="nil"/>
              <w:left w:val="nil"/>
              <w:right w:val="nil"/>
            </w:tcBorders>
            <w:shd w:val="clear" w:color="auto" w:fill="auto"/>
            <w:noWrap/>
            <w:tcMar>
              <w:top w:w="15" w:type="dxa"/>
              <w:left w:w="15" w:type="dxa"/>
              <w:bottom w:w="0" w:type="dxa"/>
              <w:right w:w="15" w:type="dxa"/>
            </w:tcMar>
            <w:vAlign w:val="bottom"/>
            <w:hideMark/>
          </w:tcPr>
          <w:p w14:paraId="7601A45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right w:val="nil"/>
            </w:tcBorders>
          </w:tcPr>
          <w:p w14:paraId="3FE40F2A"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right w:val="nil"/>
            </w:tcBorders>
            <w:shd w:val="clear" w:color="auto" w:fill="auto"/>
            <w:noWrap/>
            <w:tcMar>
              <w:top w:w="15" w:type="dxa"/>
              <w:left w:w="15" w:type="dxa"/>
              <w:bottom w:w="0" w:type="dxa"/>
              <w:right w:w="15" w:type="dxa"/>
            </w:tcMar>
            <w:vAlign w:val="bottom"/>
            <w:hideMark/>
          </w:tcPr>
          <w:p w14:paraId="380A854F" w14:textId="1DB18FB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112C0B9"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2C052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8CE965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86A5408" w14:textId="6725EDE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3.1</w:t>
            </w:r>
            <w:r w:rsidR="00302367">
              <w:rPr>
                <w:rFonts w:hAnsi="Times New Roman" w:cs="Times New Roman"/>
                <w:color w:val="000000"/>
                <w:sz w:val="22"/>
                <w:szCs w:val="22"/>
              </w:rPr>
              <w:t>5</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565FB2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25</w:t>
            </w:r>
          </w:p>
        </w:tc>
        <w:tc>
          <w:tcPr>
            <w:tcW w:w="142" w:type="dxa"/>
            <w:tcBorders>
              <w:top w:val="nil"/>
              <w:left w:val="nil"/>
              <w:bottom w:val="single" w:sz="4" w:space="0" w:color="auto"/>
              <w:right w:val="nil"/>
            </w:tcBorders>
          </w:tcPr>
          <w:p w14:paraId="03BC9C37"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4613A9E" w14:textId="2B269F5E" w:rsidR="008248B3" w:rsidRPr="008248B3" w:rsidRDefault="008248B3" w:rsidP="00323C08">
            <w:pPr>
              <w:spacing w:after="0"/>
              <w:jc w:val="right"/>
              <w:rPr>
                <w:rFonts w:hAnsi="Times New Roman" w:cs="Times New Roman"/>
                <w:color w:val="000000"/>
                <w:sz w:val="22"/>
                <w:szCs w:val="22"/>
              </w:rPr>
            </w:pPr>
          </w:p>
        </w:tc>
      </w:tr>
    </w:tbl>
    <w:p w14:paraId="4995C0C8" w14:textId="79A42ED9" w:rsidR="00E04E6C" w:rsidRDefault="00E04E6C" w:rsidP="00B44733">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B44733">
        <w:t xml:space="preserve"> </w:t>
      </w:r>
      <w:r w:rsidR="008248B3">
        <w:br w:type="page"/>
      </w:r>
    </w:p>
    <w:p w14:paraId="69CA17CE" w14:textId="6A97ADD7" w:rsidR="00E872A4" w:rsidRPr="00DC6E66" w:rsidRDefault="00E04E6C" w:rsidP="00746253">
      <w:pPr>
        <w:pStyle w:val="BodyText"/>
        <w:spacing w:before="0" w:after="0"/>
      </w:pPr>
      <w:r w:rsidRPr="00480550">
        <w:rPr>
          <w:b/>
          <w:bCs/>
        </w:rPr>
        <w:lastRenderedPageBreak/>
        <w:t>Table S</w:t>
      </w:r>
      <w:r>
        <w:rPr>
          <w:b/>
          <w:bCs/>
        </w:rPr>
        <w:t>4</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9F5E3DE" w14:textId="278BA269" w:rsidR="00682557" w:rsidRDefault="00AF3EA1" w:rsidP="00682557">
      <w:pPr>
        <w:pStyle w:val="BodyText"/>
        <w:spacing w:before="0" w:after="0"/>
      </w:pPr>
      <w:r w:rsidRPr="00C072BC">
        <w:rPr>
          <w:b/>
        </w:rPr>
        <w:t>Figure S</w:t>
      </w:r>
      <w:r w:rsidR="00385630">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xml:space="preserve">) across the GCFR and SWAFR. </w:t>
      </w:r>
      <w:r w:rsidR="00682557">
        <w:rPr>
          <w:rFonts w:hAnsi="Times New Roman" w:cs="Times New Roman"/>
        </w:rPr>
        <w:t>Abbreviations follow that in Tables S1, S2 and S3.</w:t>
      </w:r>
    </w:p>
    <w:p w14:paraId="5D47A722" w14:textId="1BB2DD63" w:rsidR="00AF3EA1" w:rsidRDefault="00AF3EA1" w:rsidP="00323C08">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4C968212" w:rsidR="00AF3EA1" w:rsidRDefault="00AF3EA1" w:rsidP="00323C08">
      <w:r w:rsidRPr="00C072BC">
        <w:rPr>
          <w:b/>
        </w:rPr>
        <w:t>Figure S</w:t>
      </w:r>
      <w:r w:rsidR="00385630">
        <w:rPr>
          <w:b/>
        </w:rPr>
        <w:t>2</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xml:space="preserve">) environmental heterogeneity (HDS-scale) across the GCFR and SWAFR. </w:t>
      </w:r>
      <w:r w:rsidR="00EA6516">
        <w:rPr>
          <w:rFonts w:hAnsi="Times New Roman" w:cs="Times New Roman"/>
        </w:rPr>
        <w:t>Abbreviations follow that in Tables S1, S2 and S3</w:t>
      </w:r>
      <w:r w:rsidR="0024075E">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6EDF8ED1" w:rsidR="00272763" w:rsidRDefault="00AF3EA1" w:rsidP="00272763">
      <w:r w:rsidRPr="00C072BC">
        <w:rPr>
          <w:b/>
        </w:rPr>
        <w:t>Figure S</w:t>
      </w:r>
      <w:r w:rsidR="00385630">
        <w:rPr>
          <w:b/>
        </w:rPr>
        <w:t>3</w:t>
      </w:r>
      <w:r w:rsidRPr="00C072BC">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xml:space="preserve">) environmental heterogeneity (DS-scale) across the GCFR and SWAFR. </w:t>
      </w:r>
      <w:r w:rsidR="00EA6516">
        <w:rPr>
          <w:rFonts w:hAnsi="Times New Roman" w:cs="Times New Roman"/>
        </w:rPr>
        <w:t>Abbreviations follow that in Tables S1, S2 and S3</w:t>
      </w:r>
      <w:r w:rsidR="0024075E">
        <w:rPr>
          <w:rFonts w:hAnsi="Times New Roman" w:cs="Times New Roman"/>
        </w:rPr>
        <w:t xml:space="preserve"> and Figure S1 and S2</w:t>
      </w:r>
      <w:r w:rsidR="00EA6516">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76022076" w:rsidR="00E55333" w:rsidRDefault="00C22AC7" w:rsidP="008C5774">
      <w:r w:rsidRPr="00C22AC7">
        <w:rPr>
          <w:b/>
          <w:bCs/>
        </w:rPr>
        <w:t>Figure S</w:t>
      </w:r>
      <w:r w:rsidR="00D33626">
        <w:rPr>
          <w:b/>
          <w:bCs/>
        </w:rPr>
        <w:t>4</w:t>
      </w:r>
      <w:r w:rsidRPr="00C22AC7">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 xml:space="preserve">-transformed and re-scaled) across the GCFR and SWAFR, calculated at the (a) </w:t>
      </w:r>
      <w:r w:rsidR="009E1A78">
        <w:t>0.10</w:t>
      </w:r>
      <w:r w:rsidR="009E1A78">
        <w:rPr>
          <w:rFonts w:cstheme="majorBidi"/>
        </w:rPr>
        <w:t>°×</w:t>
      </w:r>
      <w:r w:rsidR="009E1A78">
        <w:t>0.10</w:t>
      </w:r>
      <w:r w:rsidR="009E1A78">
        <w:rPr>
          <w:rFonts w:hAnsi="Times New Roman" w:cs="Times New Roman"/>
        </w:rPr>
        <w:t>°</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bookmarkStart w:id="1" w:name="_GoBack"/>
      <w:bookmarkEnd w:id="1"/>
      <w:r w:rsidR="008C5774">
        <w:br w:type="page"/>
      </w:r>
    </w:p>
    <w:p w14:paraId="355381F4" w14:textId="4EAFC657" w:rsidR="003E36B7" w:rsidRDefault="00E55333">
      <w:r>
        <w:rPr>
          <w:noProof/>
        </w:rPr>
        <w:lastRenderedPageBreak/>
        <w:drawing>
          <wp:inline distT="0" distB="0" distL="0" distR="0" wp14:anchorId="749B25D5" wp14:editId="47EE1F4F">
            <wp:extent cx="5145000" cy="8820000"/>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2977956B" w14:textId="37DC88C9" w:rsidR="00890018" w:rsidRDefault="00E55333">
      <w:r w:rsidRPr="00890018">
        <w:rPr>
          <w:b/>
        </w:rPr>
        <w:lastRenderedPageBreak/>
        <w:t>Figure S</w:t>
      </w:r>
      <w:r w:rsidR="00001FED">
        <w:rPr>
          <w:b/>
        </w:rPr>
        <w:t>5</w:t>
      </w:r>
      <w:r w:rsidR="00775BDB">
        <w:rPr>
          <w:b/>
        </w:rPr>
        <w:t xml:space="preserve"> (previous page)</w:t>
      </w:r>
      <w:r w:rsidRPr="00890018">
        <w:rPr>
          <w:b/>
        </w:rPr>
        <w:t>:</w:t>
      </w:r>
      <w:r w:rsidR="00C137F2" w:rsidRPr="00EB7331">
        <w:t xml:space="preserve"> </w:t>
      </w:r>
      <w:r w:rsidR="00C137F2">
        <w:t>QDS-scale m</w:t>
      </w:r>
      <w:r w:rsidR="00C137F2" w:rsidRPr="00C9106C">
        <w:t>ap</w:t>
      </w:r>
      <w:r w:rsidR="00C137F2">
        <w:t>s for the GCFR and SWAFR of (</w:t>
      </w:r>
      <w:proofErr w:type="spellStart"/>
      <w:r w:rsidR="00C137F2">
        <w:t>a,b</w:t>
      </w:r>
      <w:proofErr w:type="spellEnd"/>
      <w:r w:rsidR="00C137F2">
        <w:t>) vascular plant species richness, (</w:t>
      </w:r>
      <w:proofErr w:type="spellStart"/>
      <w:r w:rsidR="00C137F2">
        <w:t>c,d</w:t>
      </w:r>
      <w:proofErr w:type="spellEnd"/>
      <w:r w:rsidR="00C137F2">
        <w:t>) the major axis of environmental heterogeneity (PC1) from the PCA of nine forms of environmental heterogeneity (log</w:t>
      </w:r>
      <w:r w:rsidR="00C137F2" w:rsidRPr="00C9106C">
        <w:rPr>
          <w:vertAlign w:val="subscript"/>
        </w:rPr>
        <w:t>10</w:t>
      </w:r>
      <w:r w:rsidR="00C137F2">
        <w:t>-transformed), residuals from regressions of species richness against (</w:t>
      </w:r>
      <w:proofErr w:type="spellStart"/>
      <w:r w:rsidR="00C137F2">
        <w:t>e,f</w:t>
      </w:r>
      <w:proofErr w:type="spellEnd"/>
      <w:r w:rsidR="00C137F2">
        <w:t>) PC1 (Figure 3b) and (</w:t>
      </w:r>
      <w:proofErr w:type="spellStart"/>
      <w:r w:rsidR="00C137F2">
        <w:t>g,h</w:t>
      </w:r>
      <w:proofErr w:type="spellEnd"/>
      <w:r w:rsidR="00C137F2">
        <w:t>) the multivariate (MV) model (Figure 4b). Map projection used: WGS84.</w:t>
      </w:r>
      <w:r w:rsidR="00890018">
        <w:br w:type="page"/>
      </w:r>
    </w:p>
    <w:p w14:paraId="311102D3" w14:textId="0AF5B61E" w:rsidR="003E36B7" w:rsidRDefault="00E55333">
      <w:r>
        <w:rPr>
          <w:noProof/>
        </w:rPr>
        <w:lastRenderedPageBreak/>
        <w:drawing>
          <wp:inline distT="0" distB="0" distL="0" distR="0" wp14:anchorId="2F7EE2EF" wp14:editId="2F8E1692">
            <wp:extent cx="5145001"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1" cy="8820000"/>
                    </a:xfrm>
                    <a:prstGeom prst="rect">
                      <a:avLst/>
                    </a:prstGeom>
                  </pic:spPr>
                </pic:pic>
              </a:graphicData>
            </a:graphic>
          </wp:inline>
        </w:drawing>
      </w:r>
      <w:r w:rsidR="003E36B7">
        <w:br w:type="page"/>
      </w:r>
    </w:p>
    <w:p w14:paraId="588FA9F6" w14:textId="0AD34539" w:rsidR="00890018" w:rsidRDefault="00890018" w:rsidP="00890018">
      <w:r w:rsidRPr="00890018">
        <w:rPr>
          <w:b/>
        </w:rPr>
        <w:lastRenderedPageBreak/>
        <w:t>Figure S</w:t>
      </w:r>
      <w:r w:rsidR="00391CE0">
        <w:rPr>
          <w:b/>
        </w:rPr>
        <w:t>6</w:t>
      </w:r>
      <w:r w:rsidR="003234D6">
        <w:rPr>
          <w:b/>
        </w:rPr>
        <w:t xml:space="preserve"> (previous page)</w:t>
      </w:r>
      <w:r w:rsidRPr="00890018">
        <w:rPr>
          <w:b/>
        </w:rPr>
        <w:t xml:space="preserve">: </w:t>
      </w:r>
      <w:r w:rsidR="00ED3EE4">
        <w:t>DS-scale m</w:t>
      </w:r>
      <w:r w:rsidR="00ED3EE4" w:rsidRPr="00C9106C">
        <w:t>ap</w:t>
      </w:r>
      <w:r w:rsidR="00ED3EE4">
        <w:t>s for the GCFR and SWAFR of (</w:t>
      </w:r>
      <w:proofErr w:type="spellStart"/>
      <w:r w:rsidR="00ED3EE4">
        <w:t>a,b</w:t>
      </w:r>
      <w:proofErr w:type="spellEnd"/>
      <w:r w:rsidR="00ED3EE4">
        <w:t>) vascular plant species richness, (</w:t>
      </w:r>
      <w:proofErr w:type="spellStart"/>
      <w:r w:rsidR="00ED3EE4">
        <w:t>c,d</w:t>
      </w:r>
      <w:proofErr w:type="spellEnd"/>
      <w:r w:rsidR="00ED3EE4">
        <w:t>) the major axis of environmental heterogeneity (PC1) from the PCA of nine forms of environmental heterogeneity (log</w:t>
      </w:r>
      <w:r w:rsidR="00ED3EE4" w:rsidRPr="00C9106C">
        <w:rPr>
          <w:vertAlign w:val="subscript"/>
        </w:rPr>
        <w:t>10</w:t>
      </w:r>
      <w:r w:rsidR="00ED3EE4">
        <w:t>-transformed), residuals from regressions of species richness against (</w:t>
      </w:r>
      <w:proofErr w:type="spellStart"/>
      <w:r w:rsidR="00ED3EE4">
        <w:t>e,f</w:t>
      </w:r>
      <w:proofErr w:type="spellEnd"/>
      <w:r w:rsidR="00ED3EE4">
        <w:t>) PC1 (Figure 3b) and (</w:t>
      </w:r>
      <w:proofErr w:type="spellStart"/>
      <w:r w:rsidR="00ED3EE4">
        <w:t>g,h</w:t>
      </w:r>
      <w:proofErr w:type="spellEnd"/>
      <w:r w:rsidR="00ED3EE4">
        <w:t>) the multivariate (MV) model (Figure 4b). Map projection used: WGS84.</w:t>
      </w:r>
      <w:r>
        <w:br w:type="page"/>
      </w:r>
    </w:p>
    <w:p w14:paraId="341D74E7" w14:textId="7D44A0A0" w:rsidR="00306D60" w:rsidRDefault="00306D60">
      <w:r>
        <w:rPr>
          <w:noProof/>
        </w:rPr>
        <w:lastRenderedPageBreak/>
        <w:drawing>
          <wp:inline distT="0" distB="0" distL="0" distR="0" wp14:anchorId="7233FC40" wp14:editId="0E95F6A8">
            <wp:extent cx="6732062" cy="8820000"/>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univariate-models_manu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732062" cy="8820000"/>
                    </a:xfrm>
                    <a:prstGeom prst="rect">
                      <a:avLst/>
                    </a:prstGeom>
                  </pic:spPr>
                </pic:pic>
              </a:graphicData>
            </a:graphic>
          </wp:inline>
        </w:drawing>
      </w:r>
      <w:r>
        <w:br w:type="page"/>
      </w:r>
    </w:p>
    <w:p w14:paraId="34A9A4A2" w14:textId="3BFF89BE" w:rsidR="00FB5212" w:rsidRDefault="00314A7A" w:rsidP="00323C08">
      <w:r w:rsidRPr="00C072BC">
        <w:rPr>
          <w:b/>
        </w:rPr>
        <w:lastRenderedPageBreak/>
        <w:t xml:space="preserve">Figure </w:t>
      </w:r>
      <w:r w:rsidR="00FB5212" w:rsidRPr="00C072BC">
        <w:rPr>
          <w:b/>
        </w:rPr>
        <w:t>S</w:t>
      </w:r>
      <w:r w:rsidR="00A81A80">
        <w:rPr>
          <w:b/>
        </w:rPr>
        <w:t>7</w:t>
      </w:r>
      <w:r w:rsidR="00306D60">
        <w:rPr>
          <w:b/>
        </w:rPr>
        <w:t xml:space="preserve"> (previous page)</w:t>
      </w:r>
      <w:r w:rsidR="00FB5212" w:rsidRPr="00C072BC">
        <w:rPr>
          <w:b/>
        </w:rPr>
        <w:t>:</w:t>
      </w:r>
      <w:r w:rsidR="00FB5212">
        <w:t xml:space="preserve"> </w:t>
      </w:r>
      <w:r w:rsidR="005C7314">
        <w:t>Scatter plots and regressions of vascular plant species richness (</w:t>
      </w:r>
      <w:r w:rsidR="005C7314">
        <w:rPr>
          <w:i/>
        </w:rPr>
        <w:t>S</w:t>
      </w:r>
      <w:r w:rsidR="005C7314">
        <w:t xml:space="preserve">) at the QDS-, HDS- and DS-scales against </w:t>
      </w:r>
      <w:r w:rsidR="008704A4">
        <w:t>(a</w:t>
      </w:r>
      <w:r w:rsidR="008704A4" w:rsidRPr="006A6996">
        <w:t>–</w:t>
      </w:r>
      <w:proofErr w:type="spellStart"/>
      <w:r w:rsidR="008704A4" w:rsidRPr="006A6996">
        <w:t>i</w:t>
      </w:r>
      <w:proofErr w:type="spellEnd"/>
      <w:r w:rsidR="008704A4">
        <w:t>)</w:t>
      </w:r>
      <w:r w:rsidR="008704A4" w:rsidRPr="00FE718A">
        <w:t xml:space="preserve"> </w:t>
      </w:r>
      <w:r w:rsidR="005C7314" w:rsidRPr="00FE718A">
        <w:t xml:space="preserve">different axes of environmental heterogeneity </w:t>
      </w:r>
      <w:r w:rsidR="005C7314">
        <w:t>(log</w:t>
      </w:r>
      <w:r w:rsidR="005C7314" w:rsidRPr="00EB2BE1">
        <w:rPr>
          <w:vertAlign w:val="subscript"/>
        </w:rPr>
        <w:t>10</w:t>
      </w:r>
      <w:r w:rsidR="005C7314">
        <w:t xml:space="preserve">-transformed) </w:t>
      </w:r>
      <w:r w:rsidR="005C7314" w:rsidRPr="00FE718A">
        <w:t xml:space="preserve">and </w:t>
      </w:r>
      <w:r w:rsidR="008704A4">
        <w:t xml:space="preserve">(j) </w:t>
      </w:r>
      <w:r w:rsidR="005C7314" w:rsidRPr="00FE718A">
        <w:t>overall environmental heterogeneity (PC1) across the GCFR</w:t>
      </w:r>
      <w:r w:rsidR="0056202A">
        <w:t xml:space="preserve"> (red, where applicable)</w:t>
      </w:r>
      <w:r w:rsidR="005C7314" w:rsidRPr="00FE718A">
        <w:t xml:space="preserve"> and </w:t>
      </w:r>
      <w:r w:rsidR="005C7314">
        <w:t>SWAFR</w:t>
      </w:r>
      <w:r w:rsidR="0056202A">
        <w:t xml:space="preserve"> (blue, where applicable)</w:t>
      </w:r>
      <w:r w:rsidR="005C7314">
        <w:t xml:space="preserve">. The </w:t>
      </w:r>
      <w:r w:rsidR="003F2ABC">
        <w:t xml:space="preserve">fitted lines are </w:t>
      </w:r>
      <w:r w:rsidR="005C7314">
        <w:t>from</w:t>
      </w:r>
      <w:r w:rsidR="005C7314" w:rsidRPr="00FE718A">
        <w:t xml:space="preserve"> </w:t>
      </w:r>
      <w:r w:rsidR="003F2ABC">
        <w:t xml:space="preserve">the best-fitting </w:t>
      </w:r>
      <w:r w:rsidR="005C7314" w:rsidRPr="00FE718A">
        <w:t>univariate regressions of vascular plant species richness</w:t>
      </w:r>
      <w:r w:rsidR="003F2ABC">
        <w:t xml:space="preserve"> against each from of heterogeneity (Table </w:t>
      </w:r>
      <w:r w:rsidR="003F2ABC" w:rsidRPr="000D0A75">
        <w:rPr>
          <w:highlight w:val="red"/>
        </w:rPr>
        <w:t>2</w:t>
      </w:r>
      <w:r w:rsidR="003F2ABC">
        <w:t>).</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103E72E6" w:rsidR="003F24C4" w:rsidRDefault="00F662DD" w:rsidP="003F24C4">
      <w:r w:rsidRPr="00C072BC">
        <w:rPr>
          <w:b/>
        </w:rPr>
        <w:lastRenderedPageBreak/>
        <w:t>Figure S</w:t>
      </w:r>
      <w:r w:rsidR="00604160">
        <w:rPr>
          <w:b/>
        </w:rPr>
        <w:t>8</w:t>
      </w:r>
      <w:r w:rsidR="00541B9E">
        <w:rPr>
          <w:b/>
        </w:rPr>
        <w:t xml:space="preserve"> (previous page)</w:t>
      </w:r>
      <w:r w:rsidRPr="00C072BC">
        <w:rPr>
          <w:b/>
        </w:rPr>
        <w:t>:</w:t>
      </w:r>
      <w:r>
        <w:t xml:space="preserve"> </w:t>
      </w:r>
      <w:r w:rsidR="0071551D">
        <w:t>M</w:t>
      </w:r>
      <w:r w:rsidR="000215CA" w:rsidRPr="00C9106C">
        <w:t>ap</w:t>
      </w:r>
      <w:r w:rsidR="000215CA">
        <w:t xml:space="preserve">s for the GCFR and SWAFR of </w:t>
      </w:r>
      <w:r w:rsidR="0071551D">
        <w:t>grid-cells identified as having outstanding</w:t>
      </w:r>
      <w:r w:rsidR="000215CA">
        <w:t xml:space="preserve"> vascular plant species richness</w:t>
      </w:r>
      <w:r w:rsidR="0071551D">
        <w:t xml:space="preserve"> (i.e. hotspots) following univariate regressions (Table </w:t>
      </w:r>
      <w:r w:rsidR="0071551D" w:rsidRPr="0071551D">
        <w:rPr>
          <w:highlight w:val="red"/>
        </w:rPr>
        <w:t>2</w:t>
      </w:r>
      <w:r w:rsidR="0071551D">
        <w:t xml:space="preserve">, Figure </w:t>
      </w:r>
      <w:r w:rsidR="0071551D" w:rsidRPr="0071551D">
        <w:rPr>
          <w:highlight w:val="red"/>
        </w:rPr>
        <w:t>3</w:t>
      </w:r>
      <w:r w:rsidR="0071551D">
        <w:t>) against</w:t>
      </w:r>
      <w:r w:rsidR="000215CA">
        <w:t xml:space="preserve"> the major axis of environmental heterogeneity (PC1) from the PCA </w:t>
      </w:r>
      <w:r w:rsidR="0071551D">
        <w:t>(Figure S4)</w:t>
      </w:r>
      <w:r w:rsidR="000215CA">
        <w:t xml:space="preserve">. </w:t>
      </w:r>
      <w:r w:rsidR="004B1013">
        <w:t xml:space="preserve">Hotspots </w:t>
      </w:r>
      <w:r w:rsidR="004B1013">
        <w:t>were identified as</w:t>
      </w:r>
      <w:r w:rsidR="004B1013">
        <w:t xml:space="preserve"> those </w:t>
      </w:r>
      <w:r w:rsidR="004B1013">
        <w:t xml:space="preserve">cells </w:t>
      </w:r>
      <w:r w:rsidR="004B1013">
        <w:t>with residual</w:t>
      </w:r>
      <w:r w:rsidR="00B27417">
        <w:t xml:space="preserve"> richnes</w:t>
      </w:r>
      <w:r w:rsidR="004B1013">
        <w:t>s greater than two standard deviations from the mean for that model</w:t>
      </w:r>
      <w:r w:rsidR="004B1013">
        <w:t xml:space="preserve">. </w:t>
      </w:r>
      <w:r w:rsidR="00936B8C">
        <w:t xml:space="preserve">No hotspots were found for the SWAFR at the DS-scale. </w:t>
      </w:r>
      <w:r w:rsidR="000215CA">
        <w:t>Map projection used: WGS84.</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6C63AF11" w14:textId="61BCFFEC" w:rsidR="00F662DD" w:rsidRDefault="003F24C4" w:rsidP="00F662DD">
      <w:r w:rsidRPr="003F24C4">
        <w:rPr>
          <w:b/>
          <w:bCs/>
        </w:rPr>
        <w:lastRenderedPageBreak/>
        <w:t>Figure S9</w:t>
      </w:r>
      <w:r w:rsidR="00D2057A">
        <w:rPr>
          <w:b/>
          <w:bCs/>
        </w:rPr>
        <w:t xml:space="preserve"> (previous page)</w:t>
      </w:r>
      <w:r w:rsidRPr="003F24C4">
        <w:rPr>
          <w:b/>
          <w:bCs/>
        </w:rPr>
        <w:t>:</w:t>
      </w:r>
      <w:r w:rsidR="00607B6A">
        <w:t xml:space="preserve"> </w:t>
      </w:r>
      <w:r w:rsidR="00607B6A">
        <w:t>M</w:t>
      </w:r>
      <w:r w:rsidR="00607B6A" w:rsidRPr="00C9106C">
        <w:t>ap</w:t>
      </w:r>
      <w:r w:rsidR="00607B6A">
        <w:t xml:space="preserve">s for the GCFR and SWAFR of grid-cells identified as having outstanding vascular plant species richness (i.e. hotspots) following </w:t>
      </w:r>
      <w:r w:rsidR="00607B6A">
        <w:t>multivariate</w:t>
      </w:r>
      <w:r w:rsidR="00607B6A">
        <w:t xml:space="preserve"> regressions (Table </w:t>
      </w:r>
      <w:r w:rsidR="004E2F55">
        <w:t>S</w:t>
      </w:r>
      <w:r w:rsidR="00607B6A" w:rsidRPr="004E2F55">
        <w:t>2</w:t>
      </w:r>
      <w:r w:rsidR="00607B6A">
        <w:t xml:space="preserve">, Figure </w:t>
      </w:r>
      <w:r w:rsidR="00607B6A" w:rsidRPr="00607B6A">
        <w:rPr>
          <w:highlight w:val="red"/>
        </w:rPr>
        <w:t>4</w:t>
      </w:r>
      <w:r w:rsidR="00607B6A">
        <w:t xml:space="preserve">) against the </w:t>
      </w:r>
      <w:r w:rsidR="000E27E9">
        <w:t>the nine</w:t>
      </w:r>
      <w:r w:rsidR="00607B6A">
        <w:t xml:space="preserve"> ax</w:t>
      </w:r>
      <w:r w:rsidR="000E27E9">
        <w:t>e</w:t>
      </w:r>
      <w:r w:rsidR="00607B6A">
        <w:t>s of environmental heterogeneity</w:t>
      </w:r>
      <w:r w:rsidR="000E27E9">
        <w:t xml:space="preserve">. </w:t>
      </w:r>
      <w:r w:rsidR="00607B6A">
        <w:t>Hotspots were identified as those cells with residual</w:t>
      </w:r>
      <w:r w:rsidR="000E27E9">
        <w:t xml:space="preserve"> richnes</w:t>
      </w:r>
      <w:r w:rsidR="00607B6A">
        <w:t xml:space="preserve">s greater than two standard deviations from the mean for that model. </w:t>
      </w:r>
      <w:r w:rsidR="00936B8C">
        <w:t xml:space="preserve">No hotspots were found for the SWAFR at the DS-scale. </w:t>
      </w:r>
      <w:r w:rsidR="00607B6A">
        <w:t>Map projection used: WGS84.</w:t>
      </w:r>
      <w:r w:rsidR="00F662DD">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2"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3"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4"/>
      <w:pgSz w:w="12240" w:h="15840"/>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A39B9A" w14:textId="77777777" w:rsidR="00587F6D" w:rsidRDefault="00587F6D">
      <w:pPr>
        <w:spacing w:after="0"/>
      </w:pPr>
      <w:r>
        <w:separator/>
      </w:r>
    </w:p>
  </w:endnote>
  <w:endnote w:type="continuationSeparator" w:id="0">
    <w:p w14:paraId="1F235951" w14:textId="77777777" w:rsidR="00587F6D" w:rsidRDefault="00587F6D">
      <w:pPr>
        <w:spacing w:after="0"/>
      </w:pPr>
      <w:r>
        <w:continuationSeparator/>
      </w:r>
    </w:p>
  </w:endnote>
  <w:endnote w:type="continuationNotice" w:id="1">
    <w:p w14:paraId="158EAD2C" w14:textId="77777777" w:rsidR="00587F6D" w:rsidRDefault="00587F6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B796E" w:rsidRDefault="00BB796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B796E" w:rsidRDefault="00BB79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845A35" w14:textId="77777777" w:rsidR="00587F6D" w:rsidRDefault="00587F6D">
      <w:r>
        <w:separator/>
      </w:r>
    </w:p>
  </w:footnote>
  <w:footnote w:type="continuationSeparator" w:id="0">
    <w:p w14:paraId="1EAF414A" w14:textId="77777777" w:rsidR="00587F6D" w:rsidRDefault="00587F6D">
      <w:r>
        <w:continuationSeparator/>
      </w:r>
    </w:p>
  </w:footnote>
  <w:footnote w:type="continuationNotice" w:id="1">
    <w:p w14:paraId="740D0932" w14:textId="77777777" w:rsidR="00587F6D" w:rsidRDefault="00587F6D">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27E9"/>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DAF"/>
    <w:rsid w:val="003209CF"/>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BDA"/>
    <w:rsid w:val="00364F0A"/>
    <w:rsid w:val="0036753D"/>
    <w:rsid w:val="0036760E"/>
    <w:rsid w:val="00367CC6"/>
    <w:rsid w:val="00371EA1"/>
    <w:rsid w:val="00372023"/>
    <w:rsid w:val="00372BDA"/>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596"/>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87F6D"/>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3871"/>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253"/>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B78C4"/>
    <w:rsid w:val="008C1638"/>
    <w:rsid w:val="008C1C71"/>
    <w:rsid w:val="008C33E4"/>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266"/>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6153"/>
    <w:rsid w:val="00A46338"/>
    <w:rsid w:val="00A465FD"/>
    <w:rsid w:val="00A46A8E"/>
    <w:rsid w:val="00A46B1F"/>
    <w:rsid w:val="00A46D13"/>
    <w:rsid w:val="00A46DC3"/>
    <w:rsid w:val="00A478A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github.com/ropensci/taxize" TargetMode="Externa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5468/dl.46okua" TargetMode="Externa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hyperlink" Target="https://doi.org/10.15468/dl.n6u6n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E13B60-21FA-45A5-B841-4FEA3AEACD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6</TotalTime>
  <Pages>20</Pages>
  <Words>2134</Words>
  <Characters>12167</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4273</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90</cp:revision>
  <cp:lastPrinted>2019-11-19T13:01:00Z</cp:lastPrinted>
  <dcterms:created xsi:type="dcterms:W3CDTF">2019-12-03T09:32:00Z</dcterms:created>
  <dcterms:modified xsi:type="dcterms:W3CDTF">2020-01-07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